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FB5239"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proofErr w:type="spellStart"/>
      <w:r w:rsidR="00AE18D5" w:rsidRPr="0087268E">
        <w:rPr>
          <w:color w:val="FF66FF"/>
        </w:rPr>
        <w:t>fixelcfestats</w:t>
      </w:r>
      <w:proofErr w:type="spellEnd"/>
      <w:r w:rsidR="00AE18D5" w:rsidRPr="0087268E">
        <w:rPr>
          <w:color w:val="FF66FF"/>
        </w:rPr>
        <w:t xml:space="preserve"> </w:t>
      </w:r>
      <w:r w:rsidR="00AE18D5">
        <w:t xml:space="preserve">simultaneously, but I found that when one user is running </w:t>
      </w:r>
      <w:proofErr w:type="spellStart"/>
      <w:r w:rsidR="00AE18D5" w:rsidRPr="0087268E">
        <w:rPr>
          <w:color w:val="FF66FF"/>
        </w:rPr>
        <w:t>tcksift</w:t>
      </w:r>
      <w:proofErr w:type="spellEnd"/>
      <w:r w:rsidR="00AE18D5" w:rsidRPr="0087268E">
        <w:rPr>
          <w:color w:val="FF66FF"/>
        </w:rPr>
        <w:t xml:space="preserve"> </w:t>
      </w:r>
      <w:r w:rsidR="00AE18D5">
        <w:t xml:space="preserve">(RAM hungry), then </w:t>
      </w:r>
      <w:proofErr w:type="spellStart"/>
      <w:r w:rsidR="00AE18D5" w:rsidRPr="0087268E">
        <w:rPr>
          <w:color w:val="FF66FF"/>
        </w:rPr>
        <w:t>fixelcfestats</w:t>
      </w:r>
      <w:proofErr w:type="spellEnd"/>
      <w:r w:rsidR="00AE18D5" w:rsidRPr="0087268E">
        <w:rPr>
          <w:color w:val="FF66FF"/>
        </w:rPr>
        <w:t xml:space="preserve"> </w:t>
      </w:r>
      <w:r w:rsidR="00AE18D5">
        <w:t>would get killed, if it was in its initial process (</w:t>
      </w:r>
      <w:r w:rsidR="0087268E">
        <w:t xml:space="preserve">permutations step </w:t>
      </w:r>
      <w:r w:rsidR="00AE18D5">
        <w:t>&lt; 3%).</w:t>
      </w:r>
      <w:r w:rsidR="0087268E">
        <w:t xml:space="preserve"> I think </w:t>
      </w:r>
      <w:proofErr w:type="spellStart"/>
      <w:r w:rsidR="0087268E" w:rsidRPr="0087268E">
        <w:rPr>
          <w:color w:val="FF66FF"/>
        </w:rPr>
        <w:t>fixelcfestats</w:t>
      </w:r>
      <w:proofErr w:type="spellEnd"/>
      <w:r w:rsidR="0087268E" w:rsidRPr="0087268E">
        <w:rPr>
          <w:color w:val="FF66FF"/>
        </w:rPr>
        <w:t xml:space="preserve"> </w:t>
      </w:r>
      <w:r w:rsidR="0087268E">
        <w:t xml:space="preserve">runs an initial test to see whether there is ‘enough memory’ available on the system, and if not, then it gets killed. This can be tricked, however, in that if </w:t>
      </w:r>
      <w:proofErr w:type="spellStart"/>
      <w:r w:rsidR="0087268E" w:rsidRPr="0087268E">
        <w:rPr>
          <w:color w:val="FF66FF"/>
        </w:rPr>
        <w:t>fixelcfestats</w:t>
      </w:r>
      <w:proofErr w:type="spellEnd"/>
      <w:r w:rsidR="0087268E" w:rsidRPr="0087268E">
        <w:rPr>
          <w:color w:val="FF66FF"/>
        </w:rPr>
        <w:t xml:space="preserve">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1644040E" w:rsidR="00F71B22" w:rsidRDefault="00F71B22" w:rsidP="003B36F3">
      <w:pPr>
        <w:pStyle w:val="ListParagraph"/>
        <w:numPr>
          <w:ilvl w:val="0"/>
          <w:numId w:val="17"/>
        </w:numPr>
      </w:pPr>
      <w:r>
        <w:t>79% chance of reporting a</w:t>
      </w:r>
      <w:r w:rsidR="00FB7D72">
        <w:t>t least one</w:t>
      </w:r>
      <w:r>
        <w:t xml:space="preserve"> false positive, if you don’t control for FWE.</w:t>
      </w:r>
    </w:p>
    <w:p w14:paraId="5C96939B" w14:textId="237931F8" w:rsidR="007F072D" w:rsidRPr="007F072D" w:rsidRDefault="007F072D" w:rsidP="00282657">
      <w:pPr>
        <w:ind w:left="1080"/>
        <w:rPr>
          <w:sz w:val="18"/>
          <w:szCs w:val="18"/>
        </w:rPr>
      </w:pPr>
      <w:hyperlink r:id="rId34" w:history="1">
        <w:r w:rsidRPr="00230408">
          <w:rPr>
            <w:rStyle w:val="Hyperlink"/>
            <w:sz w:val="18"/>
            <w:szCs w:val="18"/>
          </w:rPr>
          <w:t>https://community.mrtrix.org/t/fba-design-contrast-matrices-for-three-groups/1791/11</w:t>
        </w:r>
      </w:hyperlink>
      <w:r>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B5239"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FB5239"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w:t>
      </w:r>
      <w:proofErr w:type="spellStart"/>
      <w:r w:rsidR="006D5A4B">
        <w:rPr>
          <w:sz w:val="18"/>
          <w:szCs w:val="18"/>
          <w:lang w:val="en-US"/>
        </w:rPr>
        <w:t>mrcalc</w:t>
      </w:r>
      <w:proofErr w:type="spellEnd"/>
      <w:r w:rsidR="006D5A4B">
        <w:rPr>
          <w:sz w:val="18"/>
          <w:szCs w:val="18"/>
          <w:lang w:val="en-US"/>
        </w:rPr>
        <w:t xml:space="preserve"> and pre-calculate individual difference-over-time images)</w:t>
      </w:r>
      <w:r>
        <w:rPr>
          <w:sz w:val="18"/>
          <w:szCs w:val="18"/>
          <w:lang w:val="en-US"/>
        </w:rPr>
        <w:t xml:space="preserve">: </w:t>
      </w:r>
    </w:p>
    <w:p w14:paraId="2A10B4AD" w14:textId="51269D3C" w:rsidR="00D70F6F" w:rsidRDefault="00D70F6F" w:rsidP="006E1290">
      <w:pPr>
        <w:ind w:left="1080"/>
        <w:rPr>
          <w:sz w:val="18"/>
          <w:szCs w:val="18"/>
          <w:lang w:val="en-US"/>
        </w:rPr>
      </w:pPr>
      <w:hyperlink r:id="rId37" w:history="1">
        <w:r w:rsidRPr="00230408">
          <w:rPr>
            <w:rStyle w:val="Hyperlink"/>
            <w:sz w:val="18"/>
            <w:szCs w:val="18"/>
            <w:lang w:val="en-US"/>
          </w:rPr>
          <w:t>https://community.mrtrix.org/t/longitudinal-fixel-based-analysis/910/2</w:t>
        </w:r>
      </w:hyperlink>
      <w:r>
        <w:rPr>
          <w:sz w:val="18"/>
          <w:szCs w:val="18"/>
          <w:lang w:val="en-US"/>
        </w:rPr>
        <w:t xml:space="preserve"> </w:t>
      </w:r>
    </w:p>
    <w:p w14:paraId="2255A571" w14:textId="307C5FE3" w:rsidR="00D70F6F" w:rsidRDefault="00D70F6F" w:rsidP="00D70F6F">
      <w:pPr>
        <w:ind w:left="1080"/>
        <w:rPr>
          <w:sz w:val="18"/>
          <w:szCs w:val="18"/>
          <w:lang w:val="en-US"/>
        </w:rPr>
      </w:pPr>
      <w:hyperlink r:id="rId38" w:history="1">
        <w:r w:rsidRPr="00230408">
          <w:rPr>
            <w:rStyle w:val="Hyperlink"/>
            <w:sz w:val="18"/>
            <w:szCs w:val="18"/>
            <w:lang w:val="en-US"/>
          </w:rPr>
          <w:t>https://community.mrtrix.org/t/replicating-longitudinal-fixel-based-analysis-approach/2071/15</w:t>
        </w:r>
      </w:hyperlink>
      <w:r>
        <w:rPr>
          <w:sz w:val="18"/>
          <w:szCs w:val="18"/>
          <w:lang w:val="en-US"/>
        </w:rPr>
        <w:t xml:space="preserve">  </w:t>
      </w:r>
    </w:p>
    <w:p w14:paraId="2E7762E1" w14:textId="33AE9946" w:rsidR="006D5A4B" w:rsidRDefault="006D5A4B" w:rsidP="00D70F6F">
      <w:pPr>
        <w:ind w:left="1080"/>
        <w:rPr>
          <w:sz w:val="18"/>
          <w:szCs w:val="18"/>
          <w:lang w:val="en-US"/>
        </w:rPr>
      </w:pPr>
      <w:hyperlink r:id="rId39" w:history="1">
        <w:r w:rsidRPr="00230408">
          <w:rPr>
            <w:rStyle w:val="Hyperlink"/>
            <w:sz w:val="18"/>
            <w:szCs w:val="18"/>
            <w:lang w:val="en-US"/>
          </w:rPr>
          <w:t>https://community.mrtrix.org/t/2x2-mixed-design/4072/3</w:t>
        </w:r>
      </w:hyperlink>
      <w:r>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226C8C0F" w14:textId="4A9CF782" w:rsidR="00D675E4" w:rsidRDefault="009C3D9E" w:rsidP="003F50F2">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02D01EFB" w14:textId="0541341E" w:rsidR="003F50F2" w:rsidRDefault="003F50F2" w:rsidP="003F50F2">
      <w:pPr>
        <w:pStyle w:val="ListParagraph"/>
        <w:ind w:left="1080"/>
        <w:rPr>
          <w:lang w:val="en-US"/>
        </w:rPr>
      </w:pPr>
    </w:p>
    <w:p w14:paraId="31790778" w14:textId="0B204348" w:rsidR="003F50F2" w:rsidRDefault="003F50F2" w:rsidP="003F50F2">
      <w:pPr>
        <w:pStyle w:val="ListParagraph"/>
        <w:ind w:left="1080"/>
        <w:rPr>
          <w:lang w:val="en-US"/>
        </w:rPr>
      </w:pPr>
    </w:p>
    <w:p w14:paraId="6FC1CA54" w14:textId="3A767F42" w:rsidR="003F50F2" w:rsidRDefault="003F50F2" w:rsidP="003F50F2">
      <w:pPr>
        <w:pStyle w:val="ListParagraph"/>
        <w:ind w:left="1080"/>
        <w:rPr>
          <w:lang w:val="en-US"/>
        </w:rPr>
      </w:pPr>
      <w:r>
        <w:rPr>
          <w:lang w:val="en-US"/>
        </w:rPr>
        <w:t xml:space="preserve">Other values (and what I think they are): </w:t>
      </w:r>
    </w:p>
    <w:p w14:paraId="6EFCD01B" w14:textId="73C8806F" w:rsidR="003F50F2" w:rsidRDefault="003F50F2" w:rsidP="003F50F2">
      <w:pPr>
        <w:pStyle w:val="ListParagraph"/>
        <w:ind w:left="1080"/>
        <w:rPr>
          <w:lang w:val="en-US"/>
        </w:rPr>
      </w:pPr>
    </w:p>
    <w:p w14:paraId="6DF4206D" w14:textId="2CAE5520" w:rsidR="003F50F2" w:rsidRPr="00556DA1" w:rsidRDefault="003F50F2" w:rsidP="003F50F2">
      <w:pPr>
        <w:pStyle w:val="ListParagraph"/>
        <w:ind w:left="1080"/>
        <w:rPr>
          <w:b/>
          <w:bCs/>
          <w:i/>
          <w:iCs/>
          <w:lang w:val="en-US"/>
        </w:rPr>
      </w:pPr>
      <w:r w:rsidRPr="00556DA1">
        <w:rPr>
          <w:b/>
          <w:bCs/>
          <w:i/>
          <w:iCs/>
          <w:lang w:val="en-US"/>
        </w:rPr>
        <w:t>abs_effect_t1.mif</w:t>
      </w:r>
    </w:p>
    <w:p w14:paraId="639E7534" w14:textId="3150FFEB" w:rsidR="003F50F2" w:rsidRPr="003F50F2" w:rsidRDefault="003F50F2" w:rsidP="003F50F2">
      <w:pPr>
        <w:pStyle w:val="ListParagraph"/>
        <w:ind w:left="1080"/>
        <w:rPr>
          <w:lang w:val="en-US"/>
        </w:rPr>
      </w:pPr>
      <w:r w:rsidRPr="00556DA1">
        <w:rPr>
          <w:b/>
          <w:bCs/>
          <w:i/>
          <w:iCs/>
          <w:lang w:val="en-US"/>
        </w:rPr>
        <w:t>beta0.mif</w:t>
      </w:r>
      <w:r>
        <w:rPr>
          <w:i/>
          <w:iCs/>
          <w:lang w:val="en-US"/>
        </w:rPr>
        <w:t xml:space="preserve"> </w:t>
      </w:r>
      <w:r>
        <w:rPr>
          <w:lang w:val="en-US"/>
        </w:rPr>
        <w:t xml:space="preserve">– the mean of the first group (e.g. control group), and the y-intercept of your linear model. Each subsequent beta value (e.g. beta1.mif…beta4.mif, </w:t>
      </w:r>
      <w:proofErr w:type="spellStart"/>
      <w:r>
        <w:rPr>
          <w:lang w:val="en-US"/>
        </w:rPr>
        <w:t>etc</w:t>
      </w:r>
      <w:proofErr w:type="spellEnd"/>
      <w:r>
        <w:rPr>
          <w:lang w:val="en-US"/>
        </w:rPr>
        <w:t>)</w:t>
      </w:r>
      <w:r w:rsidR="00716B27">
        <w:rPr>
          <w:lang w:val="en-US"/>
        </w:rPr>
        <w:t xml:space="preserve"> can be subtracted from beta0 to get the mean of that group.</w:t>
      </w:r>
      <w:r>
        <w:rPr>
          <w:lang w:val="en-US"/>
        </w:rPr>
        <w:t xml:space="preserve">  </w:t>
      </w:r>
      <w:r w:rsidR="00BB3481">
        <w:rPr>
          <w:lang w:val="en-US"/>
        </w:rPr>
        <w:t>You can also use this value to calculate percentage differences</w:t>
      </w:r>
      <w:r w:rsidR="00326893">
        <w:rPr>
          <w:lang w:val="en-US"/>
        </w:rPr>
        <w:t xml:space="preserve"> (displaying the magnitude of the differences)</w:t>
      </w:r>
      <w:r w:rsidR="00BB3481">
        <w:rPr>
          <w:lang w:val="en-US"/>
        </w:rPr>
        <w:t xml:space="preserve"> between groups, other than from the control group (see my notes for this). </w:t>
      </w:r>
    </w:p>
    <w:p w14:paraId="1196B0A0" w14:textId="3EEB7C31" w:rsidR="003F50F2" w:rsidRPr="00EB1B41" w:rsidRDefault="003F50F2" w:rsidP="003F50F2">
      <w:pPr>
        <w:pStyle w:val="ListParagraph"/>
        <w:ind w:left="1080"/>
        <w:rPr>
          <w:lang w:val="en-US"/>
        </w:rPr>
      </w:pPr>
      <w:r w:rsidRPr="00556DA1">
        <w:rPr>
          <w:b/>
          <w:bCs/>
          <w:i/>
          <w:iCs/>
          <w:lang w:val="en-US"/>
        </w:rPr>
        <w:lastRenderedPageBreak/>
        <w:t>cfe_t1.mif</w:t>
      </w:r>
      <w:r w:rsidR="00EB1B41">
        <w:rPr>
          <w:b/>
          <w:bCs/>
          <w:i/>
          <w:iCs/>
          <w:lang w:val="en-US"/>
        </w:rPr>
        <w:t xml:space="preserve"> </w:t>
      </w:r>
      <w:r w:rsidR="00EB1B41">
        <w:rPr>
          <w:lang w:val="en-US"/>
        </w:rPr>
        <w:t xml:space="preserve">– </w:t>
      </w:r>
      <w:r w:rsidR="00FB5239">
        <w:rPr>
          <w:lang w:val="en-US"/>
        </w:rPr>
        <w:t xml:space="preserve">CFE stands for connectivity-based </w:t>
      </w:r>
      <w:proofErr w:type="spellStart"/>
      <w:r w:rsidR="00FB5239">
        <w:rPr>
          <w:lang w:val="en-US"/>
        </w:rPr>
        <w:t>fixel</w:t>
      </w:r>
      <w:proofErr w:type="spellEnd"/>
      <w:r w:rsidR="00FB5239">
        <w:rPr>
          <w:lang w:val="en-US"/>
        </w:rPr>
        <w:t xml:space="preserve"> enhancement, which </w:t>
      </w:r>
      <w:proofErr w:type="spellStart"/>
      <w:r w:rsidR="00FB5239">
        <w:rPr>
          <w:lang w:val="en-US"/>
        </w:rPr>
        <w:t>MRtrix’s</w:t>
      </w:r>
      <w:proofErr w:type="spellEnd"/>
      <w:r w:rsidR="00FB5239">
        <w:rPr>
          <w:lang w:val="en-US"/>
        </w:rPr>
        <w:t xml:space="preserve"> method for permutation testing. It provides FWE correction, and is more stringent than FDR and more powerful than Bonferroni. Formal definition -- </w:t>
      </w:r>
      <w:r w:rsidR="00EB1B41">
        <w:rPr>
          <w:lang w:val="en-US"/>
        </w:rPr>
        <w:t>‘…</w:t>
      </w:r>
      <w:r w:rsidR="00EB1B41" w:rsidRPr="00EB1B41">
        <w:t>contains the values resulting from the CFE statistical enhancement according to the equation presented in the paper</w:t>
      </w:r>
      <w:r w:rsidR="00EB1B41">
        <w:t>.’</w:t>
      </w:r>
      <w:r w:rsidR="00FB5239">
        <w:t xml:space="preserve"> ‘</w:t>
      </w:r>
      <w:r w:rsidR="00FB5239" w:rsidRPr="00FB5239">
        <w:t>What CFE provides (by default) is what’s known as </w:t>
      </w:r>
      <w:r w:rsidR="00FB5239" w:rsidRPr="00FB5239">
        <w:rPr>
          <w:i/>
          <w:iCs/>
        </w:rPr>
        <w:t>weak</w:t>
      </w:r>
      <w:r w:rsidR="00FB5239" w:rsidRPr="00FB5239">
        <w:t> FWE control. This is where, for each hypothesis test individually, you have a e.g. 5% likelihood of reporting a false positive anywhere; but each hypothesis is treated entirely independently.</w:t>
      </w:r>
      <w:r w:rsidR="00FB5239">
        <w:t>’</w:t>
      </w:r>
    </w:p>
    <w:p w14:paraId="0EA5FEB0" w14:textId="11EA9CDD" w:rsidR="003F50F2" w:rsidRPr="00326893" w:rsidRDefault="003F50F2" w:rsidP="003F50F2">
      <w:pPr>
        <w:pStyle w:val="ListParagraph"/>
        <w:ind w:left="1080"/>
        <w:rPr>
          <w:lang w:val="en-US"/>
        </w:rPr>
      </w:pPr>
      <w:proofErr w:type="spellStart"/>
      <w:r w:rsidRPr="00556DA1">
        <w:rPr>
          <w:b/>
          <w:bCs/>
          <w:i/>
          <w:iCs/>
          <w:lang w:val="en-US"/>
        </w:rPr>
        <w:t>directions.mif</w:t>
      </w:r>
      <w:proofErr w:type="spellEnd"/>
      <w:r w:rsidR="00326893">
        <w:rPr>
          <w:b/>
          <w:bCs/>
          <w:i/>
          <w:iCs/>
          <w:lang w:val="en-US"/>
        </w:rPr>
        <w:t xml:space="preserve"> </w:t>
      </w:r>
      <w:r w:rsidR="00326893">
        <w:rPr>
          <w:b/>
          <w:bCs/>
          <w:lang w:val="en-US"/>
        </w:rPr>
        <w:t xml:space="preserve"> </w:t>
      </w:r>
      <w:r w:rsidR="00326893">
        <w:rPr>
          <w:lang w:val="en-US"/>
        </w:rPr>
        <w:t xml:space="preserve">- these are the directions of the </w:t>
      </w:r>
      <w:proofErr w:type="spellStart"/>
      <w:r w:rsidR="00326893">
        <w:rPr>
          <w:lang w:val="en-US"/>
        </w:rPr>
        <w:t>fixels</w:t>
      </w:r>
      <w:proofErr w:type="spellEnd"/>
      <w:r w:rsidR="00326893">
        <w:rPr>
          <w:lang w:val="en-US"/>
        </w:rPr>
        <w:t xml:space="preserve">, as shown in </w:t>
      </w:r>
      <w:proofErr w:type="spellStart"/>
      <w:r w:rsidR="00326893">
        <w:rPr>
          <w:lang w:val="en-US"/>
        </w:rPr>
        <w:t>colour</w:t>
      </w:r>
      <w:proofErr w:type="spellEnd"/>
      <w:r w:rsidR="00326893">
        <w:rPr>
          <w:lang w:val="en-US"/>
        </w:rPr>
        <w:t xml:space="preserve">. </w:t>
      </w:r>
    </w:p>
    <w:p w14:paraId="30627A59" w14:textId="66DFEF38" w:rsidR="003F50F2" w:rsidRPr="003F50F2" w:rsidRDefault="003F50F2" w:rsidP="003F50F2">
      <w:pPr>
        <w:pStyle w:val="ListParagraph"/>
        <w:ind w:left="1080"/>
        <w:rPr>
          <w:lang w:val="en-US"/>
        </w:rPr>
      </w:pPr>
      <w:r w:rsidRPr="00556DA1">
        <w:rPr>
          <w:b/>
          <w:bCs/>
          <w:i/>
          <w:iCs/>
          <w:lang w:val="en-US"/>
        </w:rPr>
        <w:t>fwe_1mpvalue_t1.mif</w:t>
      </w:r>
      <w:r>
        <w:rPr>
          <w:i/>
          <w:iCs/>
          <w:lang w:val="en-US"/>
        </w:rPr>
        <w:t xml:space="preserve"> </w:t>
      </w:r>
      <w:r>
        <w:rPr>
          <w:lang w:val="en-US"/>
        </w:rPr>
        <w:t xml:space="preserve"> - </w:t>
      </w:r>
      <w:r w:rsidR="00592F62">
        <w:rPr>
          <w:lang w:val="en-US"/>
        </w:rPr>
        <w:t xml:space="preserve">a probability value from 0-100, which </w:t>
      </w:r>
      <w:r>
        <w:rPr>
          <w:lang w:val="en-US"/>
        </w:rPr>
        <w:t xml:space="preserve">shows significant differences across whole-brain </w:t>
      </w:r>
      <w:proofErr w:type="spellStart"/>
      <w:r>
        <w:rPr>
          <w:lang w:val="en-US"/>
        </w:rPr>
        <w:t>fixels</w:t>
      </w:r>
      <w:proofErr w:type="spellEnd"/>
      <w:r>
        <w:rPr>
          <w:lang w:val="en-US"/>
        </w:rPr>
        <w:t xml:space="preserve">, with family-wise error correction. Can view this by setting the threshold at 0.95. </w:t>
      </w:r>
    </w:p>
    <w:p w14:paraId="0F1DDC99" w14:textId="7A2CF49A" w:rsidR="003F50F2" w:rsidRPr="00326893" w:rsidRDefault="003F50F2" w:rsidP="003F50F2">
      <w:pPr>
        <w:pStyle w:val="ListParagraph"/>
        <w:ind w:left="1080"/>
        <w:rPr>
          <w:lang w:val="en-US"/>
        </w:rPr>
      </w:pPr>
      <w:proofErr w:type="spellStart"/>
      <w:r w:rsidRPr="00556DA1">
        <w:rPr>
          <w:b/>
          <w:bCs/>
          <w:i/>
          <w:iCs/>
          <w:lang w:val="en-US"/>
        </w:rPr>
        <w:t>index.mif</w:t>
      </w:r>
      <w:proofErr w:type="spellEnd"/>
      <w:r w:rsidR="00326893">
        <w:rPr>
          <w:b/>
          <w:bCs/>
          <w:i/>
          <w:iCs/>
          <w:lang w:val="en-US"/>
        </w:rPr>
        <w:t xml:space="preserve"> </w:t>
      </w:r>
      <w:r w:rsidR="00326893">
        <w:rPr>
          <w:lang w:val="en-US"/>
        </w:rPr>
        <w:t xml:space="preserve">– this is the template file of the </w:t>
      </w:r>
      <w:proofErr w:type="spellStart"/>
      <w:r w:rsidR="00326893">
        <w:rPr>
          <w:lang w:val="en-US"/>
        </w:rPr>
        <w:t>fixels</w:t>
      </w:r>
      <w:proofErr w:type="spellEnd"/>
      <w:r w:rsidR="00326893">
        <w:rPr>
          <w:lang w:val="en-US"/>
        </w:rPr>
        <w:t xml:space="preserve"> to load in under </w:t>
      </w:r>
      <w:proofErr w:type="spellStart"/>
      <w:r w:rsidR="00326893">
        <w:rPr>
          <w:lang w:val="en-US"/>
        </w:rPr>
        <w:t>fixel</w:t>
      </w:r>
      <w:proofErr w:type="spellEnd"/>
      <w:r w:rsidR="00326893">
        <w:rPr>
          <w:lang w:val="en-US"/>
        </w:rPr>
        <w:t xml:space="preserve"> plot. </w:t>
      </w:r>
    </w:p>
    <w:p w14:paraId="0C5FC552" w14:textId="0FBC9B53" w:rsidR="003F50F2" w:rsidRPr="00556DA1" w:rsidRDefault="003F50F2" w:rsidP="003F50F2">
      <w:pPr>
        <w:pStyle w:val="ListParagraph"/>
        <w:ind w:left="1080"/>
        <w:rPr>
          <w:b/>
          <w:bCs/>
          <w:i/>
          <w:iCs/>
          <w:lang w:val="en-US"/>
        </w:rPr>
      </w:pPr>
      <w:r w:rsidRPr="00556DA1">
        <w:rPr>
          <w:b/>
          <w:bCs/>
          <w:i/>
          <w:iCs/>
          <w:lang w:val="en-US"/>
        </w:rPr>
        <w:t>null_contributions_t1.mif</w:t>
      </w:r>
    </w:p>
    <w:p w14:paraId="519F6E82" w14:textId="1EAC1B42" w:rsidR="003F50F2" w:rsidRPr="00556DA1" w:rsidRDefault="003F50F2" w:rsidP="003F50F2">
      <w:pPr>
        <w:pStyle w:val="ListParagraph"/>
        <w:ind w:left="1080"/>
        <w:rPr>
          <w:b/>
          <w:bCs/>
          <w:i/>
          <w:iCs/>
          <w:lang w:val="en-US"/>
        </w:rPr>
      </w:pPr>
      <w:r w:rsidRPr="00556DA1">
        <w:rPr>
          <w:b/>
          <w:bCs/>
          <w:i/>
          <w:iCs/>
          <w:lang w:val="en-US"/>
        </w:rPr>
        <w:t>null_dist_t1.txt</w:t>
      </w:r>
    </w:p>
    <w:p w14:paraId="4B9E6D6C" w14:textId="595246DD" w:rsidR="003F50F2" w:rsidRPr="00556DA1" w:rsidRDefault="003F50F2" w:rsidP="003F50F2">
      <w:pPr>
        <w:pStyle w:val="ListParagraph"/>
        <w:ind w:left="1080"/>
        <w:rPr>
          <w:b/>
          <w:bCs/>
          <w:i/>
          <w:iCs/>
          <w:lang w:val="en-US"/>
        </w:rPr>
      </w:pPr>
      <w:proofErr w:type="spellStart"/>
      <w:r w:rsidRPr="00556DA1">
        <w:rPr>
          <w:b/>
          <w:bCs/>
          <w:i/>
          <w:iCs/>
          <w:lang w:val="en-US"/>
        </w:rPr>
        <w:t>std_dev.mif</w:t>
      </w:r>
      <w:proofErr w:type="spellEnd"/>
    </w:p>
    <w:p w14:paraId="44755F4E" w14:textId="1862230E" w:rsidR="003F50F2" w:rsidRPr="00556DA1" w:rsidRDefault="003F50F2" w:rsidP="003F50F2">
      <w:pPr>
        <w:pStyle w:val="ListParagraph"/>
        <w:ind w:left="1080"/>
        <w:rPr>
          <w:b/>
          <w:bCs/>
          <w:i/>
          <w:iCs/>
          <w:lang w:val="en-US"/>
        </w:rPr>
      </w:pPr>
      <w:r w:rsidRPr="00556DA1">
        <w:rPr>
          <w:b/>
          <w:bCs/>
          <w:i/>
          <w:iCs/>
          <w:lang w:val="en-US"/>
        </w:rPr>
        <w:t>std_effect_t1.mif</w:t>
      </w:r>
    </w:p>
    <w:p w14:paraId="07E7922D" w14:textId="428615AA" w:rsidR="003F50F2" w:rsidRPr="003F50F2" w:rsidRDefault="003F50F2" w:rsidP="003F50F2">
      <w:pPr>
        <w:pStyle w:val="ListParagraph"/>
        <w:ind w:left="1080"/>
        <w:rPr>
          <w:lang w:val="en-US"/>
        </w:rPr>
      </w:pPr>
      <w:r w:rsidRPr="00556DA1">
        <w:rPr>
          <w:b/>
          <w:bCs/>
          <w:i/>
          <w:iCs/>
          <w:lang w:val="en-US"/>
        </w:rPr>
        <w:t>tvalue_t1.mif</w:t>
      </w:r>
      <w:r w:rsidRPr="003F50F2">
        <w:rPr>
          <w:i/>
          <w:iCs/>
          <w:lang w:val="en-US"/>
        </w:rPr>
        <w:t xml:space="preserve">  </w:t>
      </w:r>
      <w:r>
        <w:rPr>
          <w:lang w:val="en-US"/>
        </w:rPr>
        <w:t xml:space="preserve">- </w:t>
      </w:r>
      <w:r w:rsidR="00326893">
        <w:rPr>
          <w:lang w:val="en-US"/>
        </w:rPr>
        <w:t xml:space="preserve">the </w:t>
      </w:r>
      <w:r>
        <w:rPr>
          <w:lang w:val="en-US"/>
        </w:rPr>
        <w:t>t</w:t>
      </w:r>
      <w:r w:rsidR="00326893">
        <w:rPr>
          <w:lang w:val="en-US"/>
        </w:rPr>
        <w:t>-</w:t>
      </w:r>
      <w:r>
        <w:rPr>
          <w:lang w:val="en-US"/>
        </w:rPr>
        <w:t>value</w:t>
      </w:r>
      <w:r w:rsidR="00326893">
        <w:rPr>
          <w:lang w:val="en-US"/>
        </w:rPr>
        <w:t xml:space="preserve"> is associated with the p-value in statistics – a larger t-value (whether positive or negative) means that there would more likely be a significant difference (but this does not have family-wise error correction). </w:t>
      </w:r>
    </w:p>
    <w:p w14:paraId="1A173655" w14:textId="2127D09F" w:rsidR="003F50F2" w:rsidRDefault="003F50F2" w:rsidP="003F50F2">
      <w:pPr>
        <w:pStyle w:val="ListParagraph"/>
        <w:ind w:left="1080"/>
        <w:rPr>
          <w:lang w:val="en-US"/>
        </w:rPr>
      </w:pPr>
      <w:r w:rsidRPr="00556DA1">
        <w:rPr>
          <w:b/>
          <w:bCs/>
          <w:i/>
          <w:iCs/>
          <w:lang w:val="en-US"/>
        </w:rPr>
        <w:t>uncorrected_pvalue_t1.mif</w:t>
      </w:r>
      <w:r>
        <w:rPr>
          <w:lang w:val="en-US"/>
        </w:rPr>
        <w:t xml:space="preserve">  - </w:t>
      </w:r>
      <w:r w:rsidR="00592F62">
        <w:rPr>
          <w:lang w:val="en-US"/>
        </w:rPr>
        <w:t xml:space="preserve">a probability value from 0-100, which shows </w:t>
      </w:r>
      <w:r>
        <w:rPr>
          <w:lang w:val="en-US"/>
        </w:rPr>
        <w:t xml:space="preserve">significant differences across whole-brain </w:t>
      </w:r>
      <w:proofErr w:type="spellStart"/>
      <w:r>
        <w:rPr>
          <w:lang w:val="en-US"/>
        </w:rPr>
        <w:t>fixels</w:t>
      </w:r>
      <w:proofErr w:type="spellEnd"/>
      <w:r w:rsidR="00592F62">
        <w:rPr>
          <w:lang w:val="en-US"/>
        </w:rPr>
        <w:t xml:space="preserve">, but it is </w:t>
      </w:r>
      <w:r>
        <w:rPr>
          <w:lang w:val="en-US"/>
        </w:rPr>
        <w:t xml:space="preserve">not being corrected with family-wise error. Can also view this by setting the threshold at 0.95. </w:t>
      </w:r>
      <w:r w:rsidR="00EB1B41">
        <w:rPr>
          <w:lang w:val="en-US"/>
        </w:rPr>
        <w:t>More formal definition – ‘</w:t>
      </w:r>
      <w:r w:rsidR="00EB1B41" w:rsidRPr="00EB1B41">
        <w:t xml:space="preserve">the fraction of permutations where the enhanced statistic was greater than that of the default permutation for just that </w:t>
      </w:r>
      <w:proofErr w:type="spellStart"/>
      <w:r w:rsidR="00EB1B41" w:rsidRPr="00EB1B41">
        <w:t>fixel</w:t>
      </w:r>
      <w:proofErr w:type="spellEnd"/>
      <w:r w:rsidR="00EB1B41" w:rsidRPr="00EB1B41">
        <w:t>, rather than using the maximal enhanced statistic across the entire image to build the null distribution</w:t>
      </w:r>
      <w:r w:rsidR="00EB1B41">
        <w:t>.’</w:t>
      </w:r>
    </w:p>
    <w:p w14:paraId="31711934" w14:textId="42DDB13A" w:rsidR="003F50F2" w:rsidRPr="00556DA1" w:rsidRDefault="003F50F2" w:rsidP="003F50F2">
      <w:pPr>
        <w:pStyle w:val="ListParagraph"/>
        <w:ind w:left="1080"/>
        <w:rPr>
          <w:b/>
          <w:bCs/>
          <w:i/>
          <w:iCs/>
          <w:lang w:val="en-US"/>
        </w:rPr>
      </w:pPr>
      <w:r w:rsidRPr="00556DA1">
        <w:rPr>
          <w:b/>
          <w:bCs/>
          <w:i/>
          <w:iCs/>
          <w:lang w:val="en-US"/>
        </w:rPr>
        <w:t>Zstat_t1.mif</w:t>
      </w:r>
    </w:p>
    <w:p w14:paraId="4DE4E924" w14:textId="77777777" w:rsidR="003F50F2" w:rsidRDefault="003F50F2" w:rsidP="003F50F2">
      <w:pPr>
        <w:pStyle w:val="ListParagraph"/>
        <w:ind w:left="108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FB5239"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51AFAE" w:rsidR="00F314B8" w:rsidRPr="00BC00FC" w:rsidRDefault="00EC71E0" w:rsidP="00BC00FC">
      <w:pPr>
        <w:ind w:left="1440"/>
        <w:rPr>
          <w:color w:val="FF66FF"/>
          <w:lang w:val="en-US"/>
        </w:rPr>
      </w:pPr>
      <w:r>
        <w:rPr>
          <w:color w:val="FF66FF"/>
          <w:lang w:val="en-US"/>
        </w:rPr>
        <w:t xml:space="preserve">Sample command: </w:t>
      </w: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abs_effect_t3.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beta0.mif  -div 100 -</w:t>
      </w:r>
      <w:proofErr w:type="spellStart"/>
      <w:r w:rsidRPr="00EC71E0">
        <w:rPr>
          <w:color w:val="FF66FF"/>
        </w:rPr>
        <w:t>mult</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proofErr w:type="spellStart"/>
      <w:r w:rsidRPr="00EC71E0">
        <w:rPr>
          <w:color w:val="FF66FF"/>
        </w:rPr>
        <w:t>mrcalc</w:t>
      </w:r>
      <w:proofErr w:type="spellEnd"/>
      <w:r w:rsidRPr="00EC71E0">
        <w:rPr>
          <w:color w:val="FF66FF"/>
        </w:rPr>
        <w:t xml:space="preserve">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0.mif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 xml:space="preserve">/beta1.mif -add </w:t>
      </w:r>
      <w:proofErr w:type="spellStart"/>
      <w:r w:rsidRPr="00EC71E0">
        <w:rPr>
          <w:color w:val="FF66FF"/>
        </w:rPr>
        <w:t>stats_results</w:t>
      </w:r>
      <w:proofErr w:type="spellEnd"/>
      <w:r w:rsidRPr="00EC71E0">
        <w:rPr>
          <w:color w:val="FF66FF"/>
        </w:rPr>
        <w:t>/</w:t>
      </w:r>
      <w:proofErr w:type="spellStart"/>
      <w:r w:rsidRPr="00EC71E0">
        <w:rPr>
          <w:color w:val="FF66FF"/>
        </w:rPr>
        <w:t>All_groups</w:t>
      </w:r>
      <w:proofErr w:type="spellEnd"/>
      <w:r w:rsidRPr="00EC71E0">
        <w:rPr>
          <w:color w:val="FF66FF"/>
        </w:rPr>
        <w:t>/</w:t>
      </w:r>
      <w:proofErr w:type="spellStart"/>
      <w:r w:rsidRPr="00EC71E0">
        <w:rPr>
          <w:color w:val="FF66FF"/>
        </w:rPr>
        <w:t>stats_fd</w:t>
      </w:r>
      <w:proofErr w:type="spellEnd"/>
      <w:r w:rsidRPr="00EC71E0">
        <w:rPr>
          <w:color w:val="FF66FF"/>
        </w:rPr>
        <w:t>/mean_group2.mif</w:t>
      </w:r>
    </w:p>
    <w:p w14:paraId="5AE2E7BB" w14:textId="7BC0FAB8" w:rsidR="00EC71E0" w:rsidRP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721FBE4D" w14:textId="609E71F0" w:rsidR="0005406D" w:rsidRDefault="00F314B8" w:rsidP="00FA73F2">
      <w:pPr>
        <w:ind w:left="1080"/>
      </w:pPr>
      <w:r>
        <w:rPr>
          <w:lang w:val="en-US"/>
        </w:rPr>
        <w:lastRenderedPageBreak/>
        <w:t xml:space="preserve">See more on </w:t>
      </w:r>
      <w:proofErr w:type="spellStart"/>
      <w:r>
        <w:rPr>
          <w:lang w:val="en-US"/>
        </w:rPr>
        <w:t>MRtrix</w:t>
      </w:r>
      <w:proofErr w:type="spellEnd"/>
      <w:r>
        <w:rPr>
          <w:lang w:val="en-US"/>
        </w:rPr>
        <w:t xml:space="preserve">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FB5239"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A5B4ED1"/>
    <w:multiLevelType w:val="hybridMultilevel"/>
    <w:tmpl w:val="9E2A6198"/>
    <w:lvl w:ilvl="0" w:tplc="7EF60DE0">
      <w:start w:val="11"/>
      <w:numFmt w:val="bullet"/>
      <w:lvlText w:val=""/>
      <w:lvlJc w:val="left"/>
      <w:pPr>
        <w:ind w:left="1440" w:hanging="360"/>
      </w:pPr>
      <w:rPr>
        <w:rFonts w:ascii="Wingdings" w:eastAsiaTheme="minorHAnsi" w:hAnsi="Wingdings" w:cstheme="minorBidi"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7"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8"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0"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1"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3"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4"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5"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6"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10"/>
  </w:num>
  <w:num w:numId="2">
    <w:abstractNumId w:val="13"/>
  </w:num>
  <w:num w:numId="3">
    <w:abstractNumId w:val="2"/>
  </w:num>
  <w:num w:numId="4">
    <w:abstractNumId w:val="1"/>
  </w:num>
  <w:num w:numId="5">
    <w:abstractNumId w:val="15"/>
  </w:num>
  <w:num w:numId="6">
    <w:abstractNumId w:val="3"/>
  </w:num>
  <w:num w:numId="7">
    <w:abstractNumId w:val="9"/>
  </w:num>
  <w:num w:numId="8">
    <w:abstractNumId w:val="16"/>
  </w:num>
  <w:num w:numId="9">
    <w:abstractNumId w:val="12"/>
  </w:num>
  <w:num w:numId="10">
    <w:abstractNumId w:val="7"/>
  </w:num>
  <w:num w:numId="11">
    <w:abstractNumId w:val="11"/>
  </w:num>
  <w:num w:numId="12">
    <w:abstractNumId w:val="4"/>
  </w:num>
  <w:num w:numId="13">
    <w:abstractNumId w:val="8"/>
  </w:num>
  <w:num w:numId="14">
    <w:abstractNumId w:val="0"/>
  </w:num>
  <w:num w:numId="15">
    <w:abstractNumId w:val="5"/>
  </w:num>
  <w:num w:numId="16">
    <w:abstractNumId w:val="1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E0875"/>
    <w:rsid w:val="001F637E"/>
    <w:rsid w:val="00221460"/>
    <w:rsid w:val="00223B40"/>
    <w:rsid w:val="00282657"/>
    <w:rsid w:val="002A03B7"/>
    <w:rsid w:val="002A0D2E"/>
    <w:rsid w:val="002E735E"/>
    <w:rsid w:val="00300B3E"/>
    <w:rsid w:val="00304980"/>
    <w:rsid w:val="003078AE"/>
    <w:rsid w:val="003166AC"/>
    <w:rsid w:val="00317593"/>
    <w:rsid w:val="00326893"/>
    <w:rsid w:val="003331CB"/>
    <w:rsid w:val="003622F1"/>
    <w:rsid w:val="0036583C"/>
    <w:rsid w:val="0037318F"/>
    <w:rsid w:val="0038353E"/>
    <w:rsid w:val="003B36F3"/>
    <w:rsid w:val="003B523A"/>
    <w:rsid w:val="003B53BB"/>
    <w:rsid w:val="003B6C36"/>
    <w:rsid w:val="003B7FDC"/>
    <w:rsid w:val="003D3321"/>
    <w:rsid w:val="003F4A6F"/>
    <w:rsid w:val="003F50F2"/>
    <w:rsid w:val="003F73DC"/>
    <w:rsid w:val="00406F0E"/>
    <w:rsid w:val="00444671"/>
    <w:rsid w:val="00447934"/>
    <w:rsid w:val="004507F9"/>
    <w:rsid w:val="00457FD2"/>
    <w:rsid w:val="004A2025"/>
    <w:rsid w:val="004A4B4C"/>
    <w:rsid w:val="004C1566"/>
    <w:rsid w:val="00512103"/>
    <w:rsid w:val="00541B09"/>
    <w:rsid w:val="00553F6F"/>
    <w:rsid w:val="00556DA1"/>
    <w:rsid w:val="00576B09"/>
    <w:rsid w:val="00592E87"/>
    <w:rsid w:val="00592F62"/>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D0BC3"/>
    <w:rsid w:val="006D47AC"/>
    <w:rsid w:val="006D5A4B"/>
    <w:rsid w:val="006D675C"/>
    <w:rsid w:val="006E1290"/>
    <w:rsid w:val="006E4301"/>
    <w:rsid w:val="006F49B2"/>
    <w:rsid w:val="00706688"/>
    <w:rsid w:val="00707005"/>
    <w:rsid w:val="00714342"/>
    <w:rsid w:val="00716B27"/>
    <w:rsid w:val="007468DD"/>
    <w:rsid w:val="00762BEB"/>
    <w:rsid w:val="00776C32"/>
    <w:rsid w:val="007961BE"/>
    <w:rsid w:val="007A3435"/>
    <w:rsid w:val="007A46C0"/>
    <w:rsid w:val="007A5137"/>
    <w:rsid w:val="007B445F"/>
    <w:rsid w:val="007B6D78"/>
    <w:rsid w:val="007D0B97"/>
    <w:rsid w:val="007F072D"/>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B3481"/>
    <w:rsid w:val="00BC00FC"/>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B1B41"/>
    <w:rsid w:val="00EC71E0"/>
    <w:rsid w:val="00EC738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5239"/>
    <w:rsid w:val="00FB7D72"/>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37</TotalTime>
  <Pages>23</Pages>
  <Words>5900</Words>
  <Characters>21890</Characters>
  <Application>Microsoft Office Word</Application>
  <DocSecurity>0</DocSecurity>
  <Lines>2736</Lines>
  <Paragraphs>2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66</cp:revision>
  <dcterms:created xsi:type="dcterms:W3CDTF">2020-06-22T00:34:00Z</dcterms:created>
  <dcterms:modified xsi:type="dcterms:W3CDTF">2021-11-24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